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bookmarkStart w:id="1" w:name="_GoBack"/>
      <w:bookmarkEnd w:id="1"/>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4FE94856" w:rsidR="00E55333" w:rsidRDefault="00C22AC7" w:rsidP="008C5774">
      <w:r w:rsidRPr="00C22AC7">
        <w:rPr>
          <w:b/>
          <w:bCs/>
        </w:rPr>
        <w:t>Figure S</w:t>
      </w:r>
      <w:r w:rsidR="00D33626">
        <w:rPr>
          <w:b/>
          <w:bCs/>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1, S2 and S3 and Figures S1, S2 and S3.</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e,f) PC1 (Figure 3b) and (g,h)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e,f) PC1 (Figure 3b) and (g,h)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5AF71C86"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1, S2 and S3 and Figures S1, S2, S3 and 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11A89D1D"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9)</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1, S2 and S3 and Figures S1, S2, S3, S4 and S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8)</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the separate fits for the GCFR (black) and SWAFR (grey) are presented, following the best fitting model at that scale (see Table 2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t>[</w:t>
      </w:r>
      <w:r w:rsidR="00810556" w:rsidRPr="00431B69">
        <w:rPr>
          <w:highlight w:val="yellow"/>
        </w:rPr>
        <w:t>note QDS and HDS have additive models as best fitting</w:t>
      </w:r>
      <w:r w:rsidR="00810556">
        <w:t>]</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7804C3" w14:textId="77777777" w:rsidR="00313752" w:rsidRDefault="00313752">
      <w:pPr>
        <w:spacing w:after="0"/>
      </w:pPr>
      <w:r>
        <w:separator/>
      </w:r>
    </w:p>
  </w:endnote>
  <w:endnote w:type="continuationSeparator" w:id="0">
    <w:p w14:paraId="0F610F52" w14:textId="77777777" w:rsidR="00313752" w:rsidRDefault="00313752">
      <w:pPr>
        <w:spacing w:after="0"/>
      </w:pPr>
      <w:r>
        <w:continuationSeparator/>
      </w:r>
    </w:p>
  </w:endnote>
  <w:endnote w:type="continuationNotice" w:id="1">
    <w:p w14:paraId="17930BC4" w14:textId="77777777" w:rsidR="00313752" w:rsidRDefault="0031375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6F6C3" w14:textId="77777777" w:rsidR="00313752" w:rsidRDefault="00313752">
      <w:r>
        <w:separator/>
      </w:r>
    </w:p>
  </w:footnote>
  <w:footnote w:type="continuationSeparator" w:id="0">
    <w:p w14:paraId="7D3835A8" w14:textId="77777777" w:rsidR="00313752" w:rsidRDefault="00313752">
      <w:r>
        <w:continuationSeparator/>
      </w:r>
    </w:p>
  </w:footnote>
  <w:footnote w:type="continuationNotice" w:id="1">
    <w:p w14:paraId="7EE499F5" w14:textId="77777777" w:rsidR="00313752" w:rsidRDefault="0031375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3752"/>
    <w:rsid w:val="00314A7A"/>
    <w:rsid w:val="00314D2C"/>
    <w:rsid w:val="00317115"/>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AD537B-5C93-407C-947A-81448A11C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7</TotalTime>
  <Pages>21</Pages>
  <Words>2144</Words>
  <Characters>1222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34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11</cp:revision>
  <cp:lastPrinted>2019-11-19T13:01:00Z</cp:lastPrinted>
  <dcterms:created xsi:type="dcterms:W3CDTF">2019-12-03T09:32:00Z</dcterms:created>
  <dcterms:modified xsi:type="dcterms:W3CDTF">2020-01-08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